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BF91F6" w14:textId="77777777" w:rsidR="00B81616" w:rsidRPr="000B3820" w:rsidRDefault="00B81616" w:rsidP="00AF3AD5">
      <w:pPr>
        <w:pStyle w:val="p1"/>
        <w:rPr>
          <w:rFonts w:ascii="Arial" w:hAnsi="Arial" w:cs="Arial"/>
          <w:b/>
          <w:color w:val="000000" w:themeColor="text1"/>
          <w:sz w:val="24"/>
          <w:szCs w:val="24"/>
        </w:rPr>
      </w:pPr>
    </w:p>
    <w:p w14:paraId="5854BDCB" w14:textId="687BEE21" w:rsidR="00AC70C8" w:rsidRDefault="00AC70C8" w:rsidP="00AC70C8">
      <w:pPr>
        <w:spacing w:before="100" w:beforeAutospacing="1" w:after="100" w:afterAutospacing="1"/>
        <w:jc w:val="center"/>
        <w:rPr>
          <w:rFonts w:ascii="Arial" w:eastAsia="Times New Roman" w:hAnsi="Arial" w:cs="Arial"/>
          <w:color w:val="000000"/>
          <w:sz w:val="28"/>
          <w:szCs w:val="40"/>
        </w:rPr>
      </w:pPr>
      <w:r>
        <w:rPr>
          <w:rFonts w:ascii="Arial" w:eastAsia="Times New Roman" w:hAnsi="Arial" w:cs="Arial"/>
          <w:b/>
          <w:color w:val="000000"/>
          <w:sz w:val="28"/>
          <w:szCs w:val="40"/>
        </w:rPr>
        <w:t>Supplementary Material</w:t>
      </w:r>
      <w:r w:rsidR="001637BC">
        <w:rPr>
          <w:rFonts w:ascii="Arial" w:eastAsia="Times New Roman" w:hAnsi="Arial" w:cs="Arial"/>
          <w:b/>
          <w:color w:val="000000"/>
          <w:sz w:val="28"/>
          <w:szCs w:val="40"/>
        </w:rPr>
        <w:t>:</w:t>
      </w:r>
    </w:p>
    <w:p w14:paraId="4601E9B7" w14:textId="77777777" w:rsidR="00AC70C8" w:rsidRPr="00D70FA5" w:rsidRDefault="00AC70C8" w:rsidP="00AC70C8">
      <w:pPr>
        <w:spacing w:before="100" w:beforeAutospacing="1" w:after="100" w:afterAutospacing="1"/>
        <w:jc w:val="center"/>
        <w:rPr>
          <w:rFonts w:ascii="Arial" w:eastAsia="Times New Roman" w:hAnsi="Arial" w:cs="Arial"/>
          <w:color w:val="000000"/>
          <w:sz w:val="18"/>
          <w:szCs w:val="22"/>
        </w:rPr>
      </w:pPr>
      <w:r w:rsidRPr="00D70FA5">
        <w:rPr>
          <w:rFonts w:ascii="Arial" w:eastAsia="Times New Roman" w:hAnsi="Arial" w:cs="Arial"/>
          <w:color w:val="000000"/>
          <w:sz w:val="28"/>
          <w:szCs w:val="40"/>
        </w:rPr>
        <w:t>Smooth Muscle Regional Contribution to Vaginal Wall Function</w:t>
      </w:r>
    </w:p>
    <w:p w14:paraId="199F0177" w14:textId="1DDE8DB1" w:rsidR="00AC70C8" w:rsidRPr="0053287B" w:rsidRDefault="0061447A" w:rsidP="00944014">
      <w:pPr>
        <w:widowControl w:val="0"/>
        <w:autoSpaceDE w:val="0"/>
        <w:autoSpaceDN w:val="0"/>
        <w:adjustRightInd w:val="0"/>
        <w:jc w:val="center"/>
        <w:rPr>
          <w:rFonts w:ascii="Arial" w:hAnsi="Arial" w:cs="Arial"/>
          <w:color w:val="000000" w:themeColor="text1"/>
          <w:sz w:val="22"/>
          <w:szCs w:val="22"/>
        </w:rPr>
      </w:pPr>
      <w:r w:rsidRPr="00C11577">
        <w:rPr>
          <w:rFonts w:ascii="Arial" w:hAnsi="Arial" w:cs="Arial"/>
          <w:sz w:val="22"/>
          <w:szCs w:val="22"/>
        </w:rPr>
        <w:t>Gabrielle L. Clark</w:t>
      </w:r>
      <w:r w:rsidR="00891D35" w:rsidRPr="00891D35">
        <w:rPr>
          <w:rFonts w:ascii="Arial" w:hAnsi="Arial" w:cs="Arial"/>
          <w:sz w:val="22"/>
          <w:szCs w:val="22"/>
          <w:vertAlign w:val="superscript"/>
        </w:rPr>
        <w:t>1</w:t>
      </w:r>
      <w:r w:rsidR="00AC70C8">
        <w:rPr>
          <w:rFonts w:ascii="Arial" w:hAnsi="Arial" w:cs="Arial"/>
          <w:sz w:val="22"/>
          <w:szCs w:val="22"/>
        </w:rPr>
        <w:t xml:space="preserve">, </w:t>
      </w:r>
      <w:r w:rsidR="00AC70C8" w:rsidRPr="0053287B">
        <w:rPr>
          <w:rFonts w:ascii="Arial" w:hAnsi="Arial" w:cs="Arial"/>
          <w:color w:val="000000" w:themeColor="text1"/>
          <w:sz w:val="22"/>
          <w:szCs w:val="22"/>
        </w:rPr>
        <w:t>Anastassia P. Pokutta-Paskaleva</w:t>
      </w:r>
      <w:r w:rsidR="00891D35">
        <w:rPr>
          <w:rFonts w:ascii="Arial" w:hAnsi="Arial" w:cs="Arial"/>
          <w:sz w:val="22"/>
          <w:szCs w:val="22"/>
          <w:vertAlign w:val="superscript"/>
        </w:rPr>
        <w:t>2</w:t>
      </w:r>
      <w:r w:rsidR="00AC70C8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00AC70C8" w:rsidRPr="0053287B">
        <w:rPr>
          <w:rFonts w:ascii="Arial" w:hAnsi="Arial" w:cs="Arial"/>
          <w:sz w:val="22"/>
          <w:szCs w:val="22"/>
        </w:rPr>
        <w:t>Dylan J. Lawrence</w:t>
      </w:r>
      <w:r w:rsidR="00891D35" w:rsidRPr="00891D35">
        <w:rPr>
          <w:rFonts w:ascii="Arial" w:hAnsi="Arial" w:cs="Arial"/>
          <w:sz w:val="22"/>
          <w:szCs w:val="22"/>
          <w:vertAlign w:val="superscript"/>
        </w:rPr>
        <w:t>1</w:t>
      </w:r>
      <w:r w:rsidR="00AC70C8">
        <w:rPr>
          <w:rFonts w:ascii="Arial" w:hAnsi="Arial" w:cs="Arial"/>
          <w:sz w:val="22"/>
          <w:szCs w:val="22"/>
        </w:rPr>
        <w:t xml:space="preserve">, </w:t>
      </w:r>
      <w:r w:rsidR="00AC70C8" w:rsidRPr="0053287B">
        <w:rPr>
          <w:rFonts w:ascii="Arial" w:hAnsi="Arial" w:cs="Arial"/>
          <w:sz w:val="22"/>
          <w:szCs w:val="22"/>
        </w:rPr>
        <w:t>Sarah H. Lindsey</w:t>
      </w:r>
      <w:r w:rsidR="00891D35">
        <w:rPr>
          <w:rFonts w:ascii="Arial" w:hAnsi="Arial" w:cs="Arial"/>
          <w:sz w:val="22"/>
          <w:szCs w:val="22"/>
          <w:vertAlign w:val="superscript"/>
        </w:rPr>
        <w:t>4</w:t>
      </w:r>
      <w:r w:rsidR="00AC70C8">
        <w:rPr>
          <w:rFonts w:ascii="Arial" w:hAnsi="Arial" w:cs="Arial"/>
          <w:sz w:val="22"/>
          <w:szCs w:val="22"/>
        </w:rPr>
        <w:t xml:space="preserve">, </w:t>
      </w:r>
      <w:r w:rsidR="00AC70C8" w:rsidRPr="0053287B">
        <w:rPr>
          <w:rFonts w:ascii="Arial" w:hAnsi="Arial" w:cs="Arial"/>
          <w:sz w:val="22"/>
          <w:szCs w:val="22"/>
        </w:rPr>
        <w:t>Laurephile Desrosiers</w:t>
      </w:r>
      <w:r w:rsidR="00891D35">
        <w:rPr>
          <w:rFonts w:ascii="Arial" w:hAnsi="Arial" w:cs="Arial"/>
          <w:sz w:val="22"/>
          <w:szCs w:val="22"/>
          <w:vertAlign w:val="superscript"/>
        </w:rPr>
        <w:t>5</w:t>
      </w:r>
      <w:r w:rsidR="00AC70C8">
        <w:rPr>
          <w:rFonts w:ascii="Arial" w:hAnsi="Arial" w:cs="Arial"/>
          <w:sz w:val="22"/>
          <w:szCs w:val="22"/>
        </w:rPr>
        <w:t xml:space="preserve">, </w:t>
      </w:r>
      <w:r w:rsidR="00AC70C8" w:rsidRPr="0053287B">
        <w:rPr>
          <w:rFonts w:ascii="Arial" w:hAnsi="Arial" w:cs="Arial"/>
          <w:sz w:val="22"/>
          <w:szCs w:val="22"/>
        </w:rPr>
        <w:t>Leise R. Knoepp</w:t>
      </w:r>
      <w:r w:rsidR="00891D35">
        <w:rPr>
          <w:rFonts w:ascii="Arial" w:hAnsi="Arial" w:cs="Arial"/>
          <w:sz w:val="22"/>
          <w:szCs w:val="22"/>
          <w:vertAlign w:val="superscript"/>
        </w:rPr>
        <w:t>5</w:t>
      </w:r>
      <w:r w:rsidR="00AC70C8">
        <w:rPr>
          <w:rFonts w:ascii="Arial" w:hAnsi="Arial" w:cs="Arial"/>
          <w:sz w:val="22"/>
          <w:szCs w:val="22"/>
        </w:rPr>
        <w:t>,</w:t>
      </w:r>
      <w:r w:rsidR="00AC70C8" w:rsidRPr="00AC70C8">
        <w:rPr>
          <w:rFonts w:ascii="Arial" w:hAnsi="Arial" w:cs="Arial"/>
          <w:sz w:val="22"/>
          <w:szCs w:val="22"/>
        </w:rPr>
        <w:t xml:space="preserve"> </w:t>
      </w:r>
      <w:r w:rsidR="00AC70C8" w:rsidRPr="0053287B">
        <w:rPr>
          <w:rFonts w:ascii="Arial" w:hAnsi="Arial" w:cs="Arial"/>
          <w:sz w:val="22"/>
          <w:szCs w:val="22"/>
        </w:rPr>
        <w:t>Car</w:t>
      </w:r>
      <w:r w:rsidR="00AC70C8" w:rsidRPr="0053287B">
        <w:rPr>
          <w:rFonts w:ascii="Arial" w:hAnsi="Arial" w:cs="Arial"/>
          <w:color w:val="000000" w:themeColor="text1"/>
          <w:sz w:val="22"/>
          <w:szCs w:val="22"/>
        </w:rPr>
        <w:t xml:space="preserve">olyn L. </w:t>
      </w:r>
      <w:r w:rsidR="00AC70C8">
        <w:rPr>
          <w:rFonts w:ascii="Arial" w:hAnsi="Arial" w:cs="Arial"/>
          <w:color w:val="000000" w:themeColor="text1"/>
          <w:sz w:val="22"/>
          <w:szCs w:val="22"/>
        </w:rPr>
        <w:t>Bayer</w:t>
      </w:r>
      <w:r w:rsidR="00891D35" w:rsidRPr="00891D35">
        <w:rPr>
          <w:rFonts w:ascii="Arial" w:hAnsi="Arial" w:cs="Arial"/>
          <w:sz w:val="22"/>
          <w:szCs w:val="22"/>
          <w:vertAlign w:val="superscript"/>
        </w:rPr>
        <w:t>1</w:t>
      </w:r>
      <w:r w:rsidR="00AC70C8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00AC70C8" w:rsidRPr="0053287B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</w:rPr>
        <w:t>Rudolph L. Gleason Jr</w:t>
      </w:r>
      <w:r w:rsidR="00AC70C8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</w:rPr>
        <w:t>.</w:t>
      </w:r>
      <w:r w:rsidR="00891D35" w:rsidRPr="00891D35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891D35">
        <w:rPr>
          <w:rFonts w:ascii="Arial" w:hAnsi="Arial" w:cs="Arial"/>
          <w:sz w:val="22"/>
          <w:szCs w:val="22"/>
          <w:vertAlign w:val="superscript"/>
        </w:rPr>
        <w:t>2</w:t>
      </w:r>
      <w:r w:rsidR="00891D35">
        <w:rPr>
          <w:rFonts w:ascii="Arial" w:hAnsi="Arial" w:cs="Arial"/>
          <w:sz w:val="22"/>
          <w:szCs w:val="22"/>
          <w:vertAlign w:val="superscript"/>
        </w:rPr>
        <w:t>,3</w:t>
      </w:r>
      <w:r w:rsidR="00AC70C8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</w:rPr>
        <w:t xml:space="preserve"> and </w:t>
      </w:r>
      <w:r w:rsidR="00AC70C8" w:rsidRPr="0053287B">
        <w:rPr>
          <w:rFonts w:ascii="Arial" w:hAnsi="Arial" w:cs="Arial"/>
          <w:color w:val="000000" w:themeColor="text1"/>
          <w:sz w:val="22"/>
          <w:szCs w:val="22"/>
        </w:rPr>
        <w:t>Kristin S. Miller</w:t>
      </w:r>
      <w:r w:rsidR="00891D35" w:rsidRPr="00891D35">
        <w:rPr>
          <w:rFonts w:ascii="Arial" w:hAnsi="Arial" w:cs="Arial"/>
          <w:sz w:val="22"/>
          <w:szCs w:val="22"/>
          <w:vertAlign w:val="superscript"/>
        </w:rPr>
        <w:t>1</w:t>
      </w:r>
    </w:p>
    <w:p w14:paraId="0578F953" w14:textId="5828EF1D" w:rsidR="00AC70C8" w:rsidRPr="00891D35" w:rsidRDefault="00AC70C8" w:rsidP="00AC70C8">
      <w:pPr>
        <w:pStyle w:val="p1"/>
        <w:rPr>
          <w:rFonts w:ascii="Arial" w:hAnsi="Arial" w:cs="Arial"/>
          <w:sz w:val="22"/>
          <w:szCs w:val="22"/>
        </w:rPr>
      </w:pPr>
    </w:p>
    <w:p w14:paraId="43F546C8" w14:textId="4D7B1247" w:rsidR="0061447A" w:rsidRPr="00C11577" w:rsidRDefault="0061447A" w:rsidP="0061447A">
      <w:pPr>
        <w:pStyle w:val="p1"/>
        <w:rPr>
          <w:rFonts w:ascii="Arial" w:hAnsi="Arial" w:cs="Arial"/>
          <w:sz w:val="22"/>
          <w:szCs w:val="22"/>
        </w:rPr>
      </w:pPr>
    </w:p>
    <w:p w14:paraId="33A92E4A" w14:textId="06D0016D" w:rsidR="0061447A" w:rsidRPr="0053287B" w:rsidRDefault="00AC70C8" w:rsidP="00891D35">
      <w:pPr>
        <w:pStyle w:val="p1"/>
        <w:jc w:val="center"/>
        <w:rPr>
          <w:rFonts w:ascii="Arial" w:hAnsi="Arial" w:cs="Arial"/>
          <w:sz w:val="22"/>
          <w:szCs w:val="22"/>
        </w:rPr>
      </w:pPr>
      <w:r w:rsidRPr="00891D35">
        <w:rPr>
          <w:rFonts w:ascii="Arial" w:hAnsi="Arial" w:cs="Arial"/>
          <w:sz w:val="22"/>
          <w:szCs w:val="22"/>
          <w:vertAlign w:val="superscript"/>
        </w:rPr>
        <w:t>1</w:t>
      </w:r>
      <w:r>
        <w:rPr>
          <w:rFonts w:ascii="Arial" w:hAnsi="Arial" w:cs="Arial"/>
          <w:sz w:val="22"/>
          <w:szCs w:val="22"/>
        </w:rPr>
        <w:t xml:space="preserve"> </w:t>
      </w:r>
      <w:r w:rsidR="0061447A" w:rsidRPr="0053287B">
        <w:rPr>
          <w:rFonts w:ascii="Arial" w:hAnsi="Arial" w:cs="Arial"/>
          <w:sz w:val="22"/>
          <w:szCs w:val="22"/>
        </w:rPr>
        <w:t>Department of Biomedical Engineering, Tulane University</w:t>
      </w:r>
    </w:p>
    <w:p w14:paraId="35374019" w14:textId="308421FD" w:rsidR="0061447A" w:rsidRDefault="00891D35" w:rsidP="00891D35">
      <w:pPr>
        <w:pStyle w:val="p1"/>
        <w:jc w:val="center"/>
        <w:rPr>
          <w:rFonts w:ascii="Arial" w:hAnsi="Arial" w:cs="Arial"/>
          <w:sz w:val="22"/>
          <w:szCs w:val="22"/>
        </w:rPr>
      </w:pPr>
      <w:r w:rsidRPr="00891D35">
        <w:rPr>
          <w:rFonts w:ascii="Arial" w:hAnsi="Arial" w:cs="Arial"/>
          <w:sz w:val="22"/>
          <w:szCs w:val="22"/>
          <w:vertAlign w:val="superscript"/>
        </w:rPr>
        <w:t>2</w:t>
      </w:r>
      <w:r>
        <w:rPr>
          <w:rFonts w:ascii="Arial" w:hAnsi="Arial" w:cs="Arial"/>
          <w:sz w:val="22"/>
          <w:szCs w:val="22"/>
        </w:rPr>
        <w:t xml:space="preserve"> </w:t>
      </w:r>
      <w:r w:rsidR="0061447A" w:rsidRPr="0053287B">
        <w:rPr>
          <w:rFonts w:ascii="Arial" w:hAnsi="Arial" w:cs="Arial"/>
          <w:sz w:val="22"/>
          <w:szCs w:val="22"/>
        </w:rPr>
        <w:t>The Wallace H. Coulter Department of Biomedical En</w:t>
      </w:r>
      <w:r>
        <w:rPr>
          <w:rFonts w:ascii="Arial" w:hAnsi="Arial" w:cs="Arial"/>
          <w:sz w:val="22"/>
          <w:szCs w:val="22"/>
        </w:rPr>
        <w:t xml:space="preserve">gineering, Georgia Institute of </w:t>
      </w:r>
      <w:r w:rsidR="0061447A" w:rsidRPr="0053287B">
        <w:rPr>
          <w:rFonts w:ascii="Arial" w:hAnsi="Arial" w:cs="Arial"/>
          <w:sz w:val="22"/>
          <w:szCs w:val="22"/>
        </w:rPr>
        <w:t>Technology</w:t>
      </w:r>
    </w:p>
    <w:p w14:paraId="062CE09E" w14:textId="57EDA282" w:rsidR="00891D35" w:rsidRPr="0053287B" w:rsidRDefault="00891D35" w:rsidP="00891D35">
      <w:pPr>
        <w:pStyle w:val="p1"/>
        <w:jc w:val="center"/>
        <w:rPr>
          <w:rFonts w:ascii="Arial" w:hAnsi="Arial" w:cs="Arial"/>
          <w:sz w:val="22"/>
          <w:szCs w:val="22"/>
        </w:rPr>
      </w:pPr>
      <w:r w:rsidRPr="00891D35">
        <w:rPr>
          <w:rFonts w:ascii="Arial" w:hAnsi="Arial" w:cs="Arial"/>
          <w:color w:val="000000" w:themeColor="text1"/>
          <w:sz w:val="22"/>
          <w:szCs w:val="22"/>
          <w:vertAlign w:val="superscript"/>
        </w:rPr>
        <w:t>3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53287B">
        <w:rPr>
          <w:rFonts w:ascii="Arial" w:hAnsi="Arial" w:cs="Arial"/>
          <w:color w:val="000000" w:themeColor="text1"/>
          <w:sz w:val="22"/>
          <w:szCs w:val="22"/>
        </w:rPr>
        <w:t xml:space="preserve">The George W. Woodruff </w:t>
      </w:r>
      <w:r w:rsidRPr="0053287B">
        <w:rPr>
          <w:rFonts w:ascii="Arial" w:hAnsi="Arial" w:cs="Arial"/>
          <w:sz w:val="22"/>
          <w:szCs w:val="22"/>
        </w:rPr>
        <w:t>School of Mechanical Engineering, Georgia Institute of Technology</w:t>
      </w:r>
    </w:p>
    <w:p w14:paraId="0F2F478C" w14:textId="722BBD0E" w:rsidR="0061447A" w:rsidRPr="0053287B" w:rsidRDefault="00891D35" w:rsidP="00891D35">
      <w:pPr>
        <w:pStyle w:val="p1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4</w:t>
      </w:r>
      <w:r>
        <w:rPr>
          <w:rFonts w:ascii="Arial" w:hAnsi="Arial" w:cs="Arial"/>
          <w:sz w:val="22"/>
          <w:szCs w:val="22"/>
        </w:rPr>
        <w:t xml:space="preserve"> </w:t>
      </w:r>
      <w:r w:rsidR="0061447A" w:rsidRPr="0053287B">
        <w:rPr>
          <w:rFonts w:ascii="Arial" w:hAnsi="Arial" w:cs="Arial"/>
          <w:sz w:val="22"/>
          <w:szCs w:val="22"/>
        </w:rPr>
        <w:t>Department of Pharmacology, Tulane University School of Medicine</w:t>
      </w:r>
    </w:p>
    <w:p w14:paraId="61CD5002" w14:textId="1A8FD7A8" w:rsidR="0061447A" w:rsidRPr="0053287B" w:rsidRDefault="00891D35" w:rsidP="00891D35">
      <w:pPr>
        <w:pStyle w:val="p1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5</w:t>
      </w:r>
      <w:r>
        <w:rPr>
          <w:rFonts w:ascii="Arial" w:hAnsi="Arial" w:cs="Arial"/>
          <w:sz w:val="22"/>
          <w:szCs w:val="22"/>
        </w:rPr>
        <w:t xml:space="preserve"> </w:t>
      </w:r>
      <w:r w:rsidR="0061447A" w:rsidRPr="0053287B">
        <w:rPr>
          <w:rFonts w:ascii="Arial" w:hAnsi="Arial" w:cs="Arial"/>
          <w:sz w:val="22"/>
          <w:szCs w:val="22"/>
        </w:rPr>
        <w:t>Department of Female Pelvic Medicine &amp; Reconstructive Surgery, University of Queensland Ochsner Clinical School</w:t>
      </w:r>
    </w:p>
    <w:p w14:paraId="582420E1" w14:textId="77777777" w:rsidR="0061447A" w:rsidRPr="0053287B" w:rsidRDefault="0061447A" w:rsidP="0061447A">
      <w:pPr>
        <w:pStyle w:val="p1"/>
        <w:rPr>
          <w:rFonts w:ascii="Arial" w:hAnsi="Arial" w:cs="Arial"/>
          <w:sz w:val="22"/>
          <w:szCs w:val="22"/>
        </w:rPr>
      </w:pPr>
    </w:p>
    <w:p w14:paraId="10311E04" w14:textId="77777777" w:rsidR="0061447A" w:rsidRPr="000B3820" w:rsidRDefault="0061447A" w:rsidP="00AF3AD5">
      <w:pPr>
        <w:pStyle w:val="p1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815C20C" w14:textId="77777777" w:rsidR="00AF3AD5" w:rsidRPr="000B3820" w:rsidRDefault="00AF3AD5" w:rsidP="00AF3AD5">
      <w:pPr>
        <w:pStyle w:val="p1"/>
        <w:rPr>
          <w:rFonts w:ascii="Arial" w:hAnsi="Arial" w:cs="Arial"/>
          <w:color w:val="000000" w:themeColor="text1"/>
          <w:sz w:val="22"/>
          <w:szCs w:val="22"/>
        </w:rPr>
      </w:pPr>
    </w:p>
    <w:p w14:paraId="7DEE7924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40AA62F9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63A3BEE6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1BDF7298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663C006A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26E8E27D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4F45922D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3B05AE1A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63F4E88B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458A192D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5DF4B6C7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1014CB8F" w14:textId="77777777" w:rsidR="00891D35" w:rsidRDefault="00891D35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756B5754" w14:textId="77777777" w:rsidR="001637BC" w:rsidRDefault="001637BC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3523A79E" w14:textId="51BAE3EA" w:rsidR="00CA2927" w:rsidRPr="001637BC" w:rsidRDefault="00CA2927" w:rsidP="00CA2927">
      <w:pPr>
        <w:tabs>
          <w:tab w:val="left" w:pos="2893"/>
        </w:tabs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color w:val="000000" w:themeColor="text1"/>
          <w:sz w:val="22"/>
          <w:szCs w:val="22"/>
        </w:rPr>
        <w:lastRenderedPageBreak/>
        <w:t xml:space="preserve">Supplemental material presenting the methodologies and data for balloon catheterization to measure intravaginal pressures </w:t>
      </w:r>
      <w:r w:rsidRPr="001637BC">
        <w:rPr>
          <w:rFonts w:ascii="Arial" w:hAnsi="Arial" w:cs="Arial"/>
          <w:i/>
          <w:color w:val="000000" w:themeColor="text1"/>
          <w:sz w:val="22"/>
          <w:szCs w:val="22"/>
        </w:rPr>
        <w:t>in vivo</w:t>
      </w:r>
      <w:r w:rsidRPr="001637BC">
        <w:rPr>
          <w:rFonts w:ascii="Arial" w:hAnsi="Arial" w:cs="Arial"/>
          <w:color w:val="000000" w:themeColor="text1"/>
          <w:sz w:val="22"/>
          <w:szCs w:val="22"/>
        </w:rPr>
        <w:t>. Further, contractility results following elastase digestion.</w:t>
      </w:r>
    </w:p>
    <w:p w14:paraId="33F0BA31" w14:textId="6F246C7D" w:rsidR="00CA2927" w:rsidRDefault="00CA2927" w:rsidP="0029459D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3C8BAC2" w14:textId="77777777" w:rsidR="000C4D09" w:rsidRPr="00CA2927" w:rsidRDefault="000C4D09" w:rsidP="0029459D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CA2927">
        <w:rPr>
          <w:rFonts w:ascii="Arial" w:hAnsi="Arial" w:cs="Arial"/>
          <w:b/>
          <w:color w:val="000000" w:themeColor="text1"/>
          <w:sz w:val="22"/>
          <w:szCs w:val="22"/>
        </w:rPr>
        <w:t>Balloon Catheterization for Intravaginal Pressure</w:t>
      </w:r>
    </w:p>
    <w:p w14:paraId="698DC779" w14:textId="2264443C" w:rsidR="001A7F74" w:rsidRPr="00CA2927" w:rsidRDefault="001A7F74" w:rsidP="0029459D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6B16777" w14:textId="180E198D" w:rsidR="000C4D09" w:rsidRPr="00CA2927" w:rsidRDefault="000C4D09" w:rsidP="0029459D">
      <w:pPr>
        <w:spacing w:line="480" w:lineRule="auto"/>
        <w:ind w:firstLine="720"/>
        <w:jc w:val="both"/>
        <w:rPr>
          <w:rFonts w:ascii="Arial" w:eastAsia="Times New Roman" w:hAnsi="Arial" w:cs="Arial"/>
          <w:color w:val="000000" w:themeColor="text1"/>
          <w:sz w:val="22"/>
          <w:szCs w:val="22"/>
        </w:rPr>
      </w:pPr>
      <w:r w:rsidRPr="00CA2927">
        <w:rPr>
          <w:rFonts w:ascii="Arial" w:hAnsi="Arial" w:cs="Arial"/>
          <w:color w:val="000000" w:themeColor="text1"/>
          <w:sz w:val="22"/>
          <w:szCs w:val="22"/>
        </w:rPr>
        <w:t>Female mice (n=6</w:t>
      </w:r>
      <w:r w:rsidR="0029459D" w:rsidRPr="00CA2927">
        <w:rPr>
          <w:rFonts w:ascii="Arial" w:hAnsi="Arial" w:cs="Arial"/>
          <w:color w:val="000000" w:themeColor="text1"/>
          <w:sz w:val="22"/>
          <w:szCs w:val="22"/>
        </w:rPr>
        <w:t>; 4-6 months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t>) were anesthetized with 4% isoflurane in 100%</w:t>
      </w:r>
      <w:r w:rsidRPr="00CA2927">
        <w:rPr>
          <w:rFonts w:ascii="Arial" w:eastAsiaTheme="minorEastAsia" w:hAnsi="Arial" w:cs="Arial"/>
          <w:color w:val="000000" w:themeColor="text1"/>
          <w:sz w:val="22"/>
          <w:szCs w:val="22"/>
        </w:rPr>
        <w:t xml:space="preserve"> oxygen (</w:t>
      </w:r>
      <m:oMath>
        <m:sSub>
          <m:sSubPr>
            <m:ctrlPr>
              <w:rPr>
                <w:rFonts w:ascii="Cambria Math" w:hAnsi="Cambria Math" w:cs="Arial"/>
                <w:i/>
                <w:color w:val="000000" w:themeColor="text1"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color w:val="000000" w:themeColor="text1"/>
                <w:sz w:val="22"/>
                <w:szCs w:val="22"/>
              </w:rPr>
              <m:t>O</m:t>
            </m:r>
          </m:e>
          <m:sub>
            <m:r>
              <w:rPr>
                <w:rFonts w:ascii="Cambria Math" w:hAnsi="Cambria Math" w:cs="Arial"/>
                <w:color w:val="000000" w:themeColor="text1"/>
                <w:sz w:val="22"/>
                <w:szCs w:val="22"/>
              </w:rPr>
              <m:t>2</m:t>
            </m:r>
          </m:sub>
        </m:sSub>
      </m:oMath>
      <w:r w:rsidRPr="00CA2927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="0029459D" w:rsidRPr="00CA2927">
        <w:rPr>
          <w:rFonts w:ascii="Arial" w:hAnsi="Arial" w:cs="Arial"/>
          <w:color w:val="000000" w:themeColor="text1"/>
          <w:sz w:val="22"/>
          <w:szCs w:val="22"/>
        </w:rPr>
        <w:t xml:space="preserve">at estrus 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t xml:space="preserve">to measure intravaginal pressure with a balloon catheter 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2YW4gZGVyIFdhbHQ8L0F1dGhvcj48WWVhcj4yMDE0PC9Z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</w:fldData>
        </w:fldChar>
      </w:r>
      <w:r w:rsidRPr="00CA2927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2YW4gZGVyIFdhbHQ8L0F1dGhvcj48WWVhcj4yMDE0PC9Z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</w:fldData>
        </w:fldChar>
      </w:r>
      <w:r w:rsidRPr="00CA2927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CA2927">
        <w:rPr>
          <w:rFonts w:ascii="Arial" w:hAnsi="Arial" w:cs="Arial"/>
          <w:color w:val="000000" w:themeColor="text1"/>
          <w:sz w:val="22"/>
          <w:szCs w:val="22"/>
        </w:rPr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CA2927">
        <w:rPr>
          <w:rFonts w:ascii="Arial" w:hAnsi="Arial" w:cs="Arial"/>
          <w:color w:val="000000" w:themeColor="text1"/>
          <w:sz w:val="22"/>
          <w:szCs w:val="22"/>
        </w:rPr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CA2927">
        <w:rPr>
          <w:rFonts w:ascii="Arial" w:hAnsi="Arial" w:cs="Arial"/>
          <w:noProof/>
          <w:color w:val="000000" w:themeColor="text1"/>
          <w:sz w:val="22"/>
          <w:szCs w:val="22"/>
        </w:rPr>
        <w:t>(1-4)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CA2927">
        <w:rPr>
          <w:rFonts w:ascii="Arial" w:hAnsi="Arial" w:cs="Arial"/>
          <w:color w:val="000000" w:themeColor="text1"/>
          <w:sz w:val="22"/>
          <w:szCs w:val="22"/>
        </w:rPr>
        <w:t>.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t xml:space="preserve">A custom 3 mm-diameter balloon was fabricated with 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  <w:shd w:val="clear" w:color="auto" w:fill="FFFFFF"/>
        </w:rPr>
        <w:t xml:space="preserve">polyvinyl chloride 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and secured with 6-0 suture to a 1.25 mm-diameter aluminum tube (Fig 1A). The balloon catheter was attached to a 3-way stop cock, disposable pressure transducer, and 3mL-syringe (Fig 1A). The  disposable pressure transducer was integrated via system components and laptop (PowerLab and LabChart8, ADInstruments, 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t xml:space="preserve">Colorado Springs, CO,USA) 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fldChar w:fldCharType="begin"/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instrText xml:space="preserve"> ADDIN EN.CITE &lt;EndNote&gt;&lt;Cite&gt;&lt;Author&gt;Walter&lt;/Author&gt;&lt;Year&gt;2009&lt;/Year&gt;&lt;IDText&gt;A Balloon-Tipped Catheter for Measuring Urethral Pressures&lt;/IDText&gt;&lt;DisplayText&gt;(5)&lt;/DisplayText&gt;&lt;record&gt;&lt;titles&gt;&lt;title&gt;A Balloon-Tipped Catheter for Measuring Urethral Pressures&lt;/title&gt;&lt;secondary-title&gt;The Journal of Spinal Cord Medicine&lt;/secondary-title&gt;&lt;/titles&gt;&lt;pages&gt;578-582&lt;/pages&gt;&lt;number&gt;5&lt;/number&gt;&lt;contributors&gt;&lt;authors&gt;&lt;author&gt;Walter,   James&lt;/author&gt;&lt;author&gt;Wheeler, John&lt;/author&gt;&lt;author&gt;Wang,   Xiaoli&lt;/author&gt;&lt;author&gt;Wurster, Robert&lt;/author&gt;&lt;/authors&gt;&lt;/contributors&gt;&lt;added-date format="utc"&gt;1534348276&lt;/added-date&gt;&lt;ref-type name="Journal Article"&gt;17&lt;/ref-type&gt;&lt;dates&gt;&lt;year&gt;2009&lt;/year&gt;&lt;/dates&gt;&lt;rec-number&gt;437&lt;/rec-number&gt;&lt;last-updated-date format="utc"&gt;1534348433&lt;/last-updated-date&gt;&lt;volume&gt;32&lt;/volume&gt;&lt;/record&gt;&lt;/Cite&gt;&lt;/EndNote&gt;</w:instrTex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fldChar w:fldCharType="separate"/>
      </w:r>
      <w:r w:rsidRPr="00CA2927">
        <w:rPr>
          <w:rFonts w:ascii="Arial" w:eastAsia="Times New Roman" w:hAnsi="Arial" w:cs="Arial"/>
          <w:noProof/>
          <w:color w:val="000000" w:themeColor="text1"/>
          <w:sz w:val="22"/>
          <w:szCs w:val="22"/>
        </w:rPr>
        <w:t>(5)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fldChar w:fldCharType="end"/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>. The column was filled with water and the balloon was distended to 3 mm obtaining a baseline pressure reading then inserted into the vaginal canal passing the introitus</w:t>
      </w:r>
      <w:r w:rsidRPr="00CA2927" w:rsidDel="00F32AAB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to measure the change in pressure 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CA2927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Nagabukuro&lt;/Author&gt;&lt;Year&gt;2007&lt;/Year&gt;&lt;IDText&gt;Influence of endometriosis on visceromotor and cardiovascular responses induced by vaginal distention in the rat&lt;/IDText&gt;&lt;DisplayText&gt;(3)&lt;/DisplayText&gt;&lt;record&gt;&lt;dates&gt;&lt;pub-dates&gt;&lt;date&gt;Nov&lt;/date&gt;&lt;/pub-dates&gt;&lt;year&gt;2007&lt;/year&gt;&lt;/dates&gt;&lt;keywords&gt;&lt;keyword&gt;estrous cycle&lt;/keyword&gt;&lt;keyword&gt;muscle hyperalgesia&lt;/keyword&gt;&lt;keyword&gt;referred pain&lt;/keyword&gt;&lt;keyword&gt;pelvic pain&lt;/keyword&gt;&lt;keyword&gt;pressor&lt;/keyword&gt;&lt;keyword&gt;response&lt;/keyword&gt;&lt;keyword&gt;noxious visceral stimulus&lt;/keyword&gt;&lt;keyword&gt;behavioral-responses&lt;/keyword&gt;&lt;keyword&gt;female rats&lt;/keyword&gt;&lt;keyword&gt;model&lt;/keyword&gt;&lt;keyword&gt;&lt;/keyword&gt;&lt;keyword&gt;uterine&lt;/keyword&gt;&lt;keyword&gt;hyperalgesia&lt;/keyword&gt;&lt;keyword&gt;nociception&lt;/keyword&gt;&lt;keyword&gt;bladder&lt;/keyword&gt;&lt;keyword&gt;estrogen&lt;/keyword&gt;&lt;keyword&gt;danazol&lt;/keyword&gt;&lt;keyword&gt;Anesthesiology&lt;/keyword&gt;&lt;keyword&gt;Neurosciences &amp;amp; Neurology&lt;/keyword&gt;&lt;/keywords&gt;&lt;urls&gt;&lt;related-urls&gt;&lt;url&gt;&amp;lt;Go to ISI&amp;gt;://WOS:000251673600012&lt;/url&gt;&lt;/related-urls&gt;&lt;/urls&gt;&lt;isbn&gt;0304-3959&lt;/isbn&gt;&lt;work-type&gt;Article&lt;/work-type&gt;&lt;titles&gt;&lt;title&gt;Influence of endometriosis on visceromotor and cardiovascular responses induced by vaginal distention in the rat&lt;/title&gt;&lt;secondary-title&gt;Pain&lt;/secondary-title&gt;&lt;alt-title&gt;Pain&lt;/alt-title&gt;&lt;/titles&gt;&lt;pages&gt;S96-S103&lt;/pages&gt;&lt;contributors&gt;&lt;authors&gt;&lt;author&gt;Nagabukuro, H.&lt;/author&gt;&lt;author&gt;Berkley, K. J.&lt;/author&gt;&lt;/authors&gt;&lt;/contributors&gt;&lt;language&gt;English&lt;/language&gt;&lt;added-date format="utc"&gt;1541641984&lt;/added-date&gt;&lt;ref-type name="Journal Article"&gt;17&lt;/ref-type&gt;&lt;auth-address&gt;[Nagabukuro, Hiroshi&amp;#xD;Berkley, Karen J.] Florida State Univ, Program Neurosci, Tallahassee, FL 32306 USA.&amp;#xD;Berkley, KJ (reprint author), Florida State Univ, Program Neurosci, Tallahassee, FL 32306 USA.&amp;#xD;kberkley@psy.fsu.edu&lt;/auth-address&gt;&lt;rec-number&gt;541&lt;/rec-number&gt;&lt;last-updated-date format="utc"&gt;1541641984&lt;/last-updated-date&gt;&lt;accession-num&gt;WOS:000251673600012&lt;/accession-num&gt;&lt;electronic-resource-num&gt;10.1016/j.pain.2007.04.039&lt;/electronic-resource-num&gt;&lt;volume&gt;132&lt;/volume&gt;&lt;/record&gt;&lt;/Cite&gt;&lt;/EndNote&gt;</w:instrTex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CA2927">
        <w:rPr>
          <w:rFonts w:ascii="Arial" w:hAnsi="Arial" w:cs="Arial"/>
          <w:noProof/>
          <w:color w:val="000000" w:themeColor="text1"/>
          <w:sz w:val="22"/>
          <w:szCs w:val="22"/>
        </w:rPr>
        <w:t>(3)</w:t>
      </w:r>
      <w:r w:rsidRPr="00CA2927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CA2927">
        <w:rPr>
          <w:rFonts w:ascii="Arial" w:hAnsi="Arial" w:cs="Arial"/>
          <w:color w:val="000000" w:themeColor="text1"/>
          <w:sz w:val="22"/>
          <w:szCs w:val="22"/>
        </w:rPr>
        <w:t>.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This was p</w:t>
      </w:r>
      <w:r w:rsidR="005A0D43"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>erformed 3 times on each animal. T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>he intravaginal pressure readings were averaged</w:t>
      </w:r>
      <w:r w:rsidR="005A0D43"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over the 3 trials</w:t>
      </w:r>
      <w:r w:rsidRPr="00CA292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to eliminate user variability (Fig 1B).  </w:t>
      </w:r>
    </w:p>
    <w:p w14:paraId="7232D720" w14:textId="53890DA5" w:rsidR="0029459D" w:rsidRPr="00CA2927" w:rsidRDefault="0029459D" w:rsidP="0029459D">
      <w:pPr>
        <w:ind w:firstLine="720"/>
        <w:jc w:val="both"/>
        <w:rPr>
          <w:rFonts w:ascii="Arial" w:eastAsia="Times New Roman" w:hAnsi="Arial" w:cs="Arial"/>
          <w:color w:val="000000" w:themeColor="text1"/>
          <w:sz w:val="22"/>
          <w:szCs w:val="22"/>
        </w:rPr>
      </w:pPr>
    </w:p>
    <w:p w14:paraId="3F7DFAE5" w14:textId="607E4A98" w:rsidR="0029459D" w:rsidRPr="001637BC" w:rsidRDefault="0029459D" w:rsidP="0029459D">
      <w:pPr>
        <w:jc w:val="both"/>
        <w:rPr>
          <w:rFonts w:ascii="Arial" w:eastAsia="Times New Roman" w:hAnsi="Arial" w:cs="Arial"/>
          <w:color w:val="000000" w:themeColor="text1"/>
          <w:sz w:val="20"/>
          <w:szCs w:val="20"/>
        </w:rPr>
      </w:pPr>
      <w:r w:rsidRPr="001637BC">
        <w:rPr>
          <w:rFonts w:ascii="Arial" w:eastAsia="Times New Roman" w:hAnsi="Arial" w:cs="Arial"/>
          <w:b/>
          <w:color w:val="000000" w:themeColor="text1"/>
          <w:sz w:val="20"/>
          <w:szCs w:val="20"/>
        </w:rPr>
        <w:t>Figure 1</w:t>
      </w:r>
      <w:r w:rsidRPr="001637BC">
        <w:rPr>
          <w:rFonts w:ascii="Arial" w:eastAsia="Times New Roman" w:hAnsi="Arial" w:cs="Arial"/>
          <w:color w:val="000000" w:themeColor="text1"/>
          <w:sz w:val="20"/>
          <w:szCs w:val="20"/>
        </w:rPr>
        <w:t xml:space="preserve">. Schematic for the set-up of measuring intravaginal pressure with a balloon catheter (A). Measured </w:t>
      </w:r>
      <w:r w:rsidRPr="001637BC">
        <w:rPr>
          <w:rFonts w:ascii="Arial" w:eastAsia="Times New Roman" w:hAnsi="Arial" w:cs="Arial"/>
          <w:i/>
          <w:color w:val="000000" w:themeColor="text1"/>
          <w:sz w:val="20"/>
          <w:szCs w:val="20"/>
        </w:rPr>
        <w:t>in vivo</w:t>
      </w:r>
      <w:r w:rsidRPr="001637BC">
        <w:rPr>
          <w:rFonts w:ascii="Arial" w:eastAsia="Times New Roman" w:hAnsi="Arial" w:cs="Arial"/>
          <w:color w:val="000000" w:themeColor="text1"/>
          <w:sz w:val="20"/>
          <w:szCs w:val="20"/>
        </w:rPr>
        <w:t xml:space="preserve"> intravaginal pressure (n=6) reported as mean +/- standard deviation</w:t>
      </w:r>
      <w:r w:rsidR="008253D9" w:rsidRPr="001637BC">
        <w:rPr>
          <w:rFonts w:ascii="Arial" w:eastAsia="Times New Roman" w:hAnsi="Arial" w:cs="Arial"/>
          <w:color w:val="000000" w:themeColor="text1"/>
          <w:sz w:val="20"/>
          <w:szCs w:val="20"/>
        </w:rPr>
        <w:t xml:space="preserve"> (B)</w:t>
      </w:r>
      <w:r w:rsidRPr="001637BC">
        <w:rPr>
          <w:rFonts w:ascii="Arial" w:eastAsia="Times New Roman" w:hAnsi="Arial" w:cs="Arial"/>
          <w:color w:val="000000" w:themeColor="text1"/>
          <w:sz w:val="20"/>
          <w:szCs w:val="20"/>
        </w:rPr>
        <w:t xml:space="preserve">.   </w:t>
      </w:r>
    </w:p>
    <w:p w14:paraId="5067A8EF" w14:textId="6800A646" w:rsidR="000C4D09" w:rsidRPr="000B3820" w:rsidRDefault="00891D35" w:rsidP="0025365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 w:rsidRPr="000B3820">
        <w:rPr>
          <w:rFonts w:ascii="Arial" w:hAnsi="Arial" w:cs="Arial"/>
          <w:b/>
          <w:noProof/>
          <w:color w:val="000000" w:themeColor="text1"/>
          <w:sz w:val="22"/>
          <w:szCs w:val="22"/>
        </w:rPr>
        <w:drawing>
          <wp:anchor distT="0" distB="0" distL="114300" distR="114300" simplePos="0" relativeHeight="251667456" behindDoc="0" locked="0" layoutInCell="1" allowOverlap="1" wp14:anchorId="1BC96079" wp14:editId="434B8DCF">
            <wp:simplePos x="0" y="0"/>
            <wp:positionH relativeFrom="column">
              <wp:posOffset>-60325</wp:posOffset>
            </wp:positionH>
            <wp:positionV relativeFrom="paragraph">
              <wp:posOffset>161290</wp:posOffset>
            </wp:positionV>
            <wp:extent cx="5323205" cy="2315210"/>
            <wp:effectExtent l="0" t="0" r="10795" b="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3205" cy="23152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BC25D0" w14:textId="77777777" w:rsidR="00B37DE7" w:rsidRPr="000B3820" w:rsidRDefault="00B37DE7" w:rsidP="0025365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B035A27" w14:textId="77777777" w:rsidR="00B37DE7" w:rsidRPr="000B3820" w:rsidRDefault="00B37DE7" w:rsidP="0025365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2022E92" w14:textId="77777777" w:rsidR="001637BC" w:rsidRDefault="001637BC" w:rsidP="0025365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8C17706" w14:textId="77777777" w:rsidR="001637BC" w:rsidRDefault="001637BC" w:rsidP="00253654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66E73F23" w14:textId="735E44D9" w:rsidR="00253654" w:rsidRPr="001637BC" w:rsidRDefault="000C4D09" w:rsidP="00253654">
      <w:pPr>
        <w:widowControl w:val="0"/>
        <w:autoSpaceDE w:val="0"/>
        <w:autoSpaceDN w:val="0"/>
        <w:adjustRightInd w:val="0"/>
        <w:jc w:val="both"/>
        <w:rPr>
          <w:rFonts w:ascii="Times" w:hAnsi="Times" w:cs="Times"/>
          <w:color w:val="000000" w:themeColor="text1"/>
          <w:sz w:val="20"/>
          <w:szCs w:val="20"/>
        </w:rPr>
      </w:pPr>
      <w:bookmarkStart w:id="0" w:name="_GoBack"/>
      <w:bookmarkEnd w:id="0"/>
      <w:r w:rsidRPr="001637BC">
        <w:rPr>
          <w:rFonts w:ascii="Arial" w:hAnsi="Arial" w:cs="Arial"/>
          <w:b/>
          <w:color w:val="000000" w:themeColor="text1"/>
          <w:sz w:val="20"/>
          <w:szCs w:val="20"/>
        </w:rPr>
        <w:lastRenderedPageBreak/>
        <w:t>Figure 2</w:t>
      </w:r>
      <w:r w:rsidR="00253654" w:rsidRPr="001637BC">
        <w:rPr>
          <w:rFonts w:ascii="Arial" w:hAnsi="Arial" w:cs="Arial"/>
          <w:b/>
          <w:color w:val="000000" w:themeColor="text1"/>
          <w:sz w:val="20"/>
          <w:szCs w:val="20"/>
        </w:rPr>
        <w:t>.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 xml:space="preserve"> Change in outer diameter with contraction under the physiologic </w:t>
      </w:r>
      <w:r w:rsidR="00247DD7" w:rsidRPr="001637BC">
        <w:rPr>
          <w:rFonts w:ascii="Arial" w:hAnsi="Arial" w:cs="Arial"/>
          <w:color w:val="000000" w:themeColor="text1"/>
          <w:sz w:val="20"/>
          <w:szCs w:val="20"/>
        </w:rPr>
        <w:t xml:space="preserve">length and mean pressure, 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pre- (close) and post- (open) elastase digestion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 xml:space="preserve"> (A)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 xml:space="preserve">. Change in axial force with contraction under the </w:t>
      </w:r>
      <w:r w:rsidR="00247DD7" w:rsidRPr="001637BC">
        <w:rPr>
          <w:rFonts w:ascii="Arial" w:hAnsi="Arial" w:cs="Arial"/>
          <w:color w:val="000000" w:themeColor="text1"/>
          <w:sz w:val="20"/>
          <w:szCs w:val="20"/>
        </w:rPr>
        <w:t xml:space="preserve">physiologic length and mean pressure, 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pre- (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>grey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) and post- (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>white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) elastase digestion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Axial force was significantly reduced following elastase digestion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 xml:space="preserve"> (B)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 xml:space="preserve">. Data is reported as mean +/- SEM. Statistical significance </w:t>
      </w:r>
      <w:r w:rsidR="00190B3F" w:rsidRPr="001637BC">
        <w:rPr>
          <w:rFonts w:ascii="Arial" w:hAnsi="Arial" w:cs="Arial"/>
          <w:color w:val="000000" w:themeColor="text1"/>
          <w:sz w:val="20"/>
          <w:szCs w:val="20"/>
        </w:rPr>
        <w:t xml:space="preserve">is </w:t>
      </w:r>
      <w:r w:rsidR="00253654" w:rsidRPr="001637BC">
        <w:rPr>
          <w:rFonts w:ascii="Arial" w:hAnsi="Arial" w:cs="Arial"/>
          <w:color w:val="000000" w:themeColor="text1"/>
          <w:sz w:val="20"/>
          <w:szCs w:val="20"/>
        </w:rPr>
        <w:t>denoted by * (p&lt;0.05).</w:t>
      </w:r>
      <w:r w:rsidR="00253654" w:rsidRPr="001637BC">
        <w:rPr>
          <w:rFonts w:ascii="Calibri" w:hAnsi="Calibri" w:cs="Calibri"/>
          <w:color w:val="000000" w:themeColor="text1"/>
          <w:sz w:val="20"/>
          <w:szCs w:val="20"/>
        </w:rPr>
        <w:t xml:space="preserve"> </w:t>
      </w:r>
    </w:p>
    <w:p w14:paraId="05C2132A" w14:textId="2D72C040" w:rsidR="00AF3AD5" w:rsidRPr="000B3820" w:rsidRDefault="00AF3AD5" w:rsidP="00AF3AD5">
      <w:pPr>
        <w:pStyle w:val="p1"/>
        <w:rPr>
          <w:rFonts w:ascii="Arial" w:hAnsi="Arial" w:cs="Arial"/>
          <w:color w:val="000000" w:themeColor="text1"/>
          <w:sz w:val="24"/>
          <w:szCs w:val="24"/>
        </w:rPr>
      </w:pPr>
    </w:p>
    <w:p w14:paraId="73E18330" w14:textId="5546FFBD" w:rsidR="00253654" w:rsidRPr="000B3820" w:rsidRDefault="00253654" w:rsidP="00AF3AD5">
      <w:pPr>
        <w:pStyle w:val="p1"/>
        <w:rPr>
          <w:rFonts w:ascii="Arial" w:hAnsi="Arial" w:cs="Arial"/>
          <w:color w:val="000000" w:themeColor="text1"/>
          <w:sz w:val="24"/>
          <w:szCs w:val="24"/>
        </w:rPr>
      </w:pPr>
      <w:r w:rsidRPr="000B3820">
        <w:rPr>
          <w:rFonts w:ascii="Arial" w:hAnsi="Arial" w:cs="Arial"/>
          <w:noProof/>
          <w:color w:val="000000" w:themeColor="text1"/>
          <w:sz w:val="24"/>
          <w:szCs w:val="24"/>
        </w:rPr>
        <mc:AlternateContent>
          <mc:Choice Requires="wpg">
            <w:drawing>
              <wp:inline distT="0" distB="0" distL="0" distR="0" wp14:anchorId="1FCDE741" wp14:editId="392D6A2D">
                <wp:extent cx="4501321" cy="1928443"/>
                <wp:effectExtent l="0" t="0" r="0" b="2540"/>
                <wp:docPr id="3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01321" cy="1928443"/>
                          <a:chOff x="0" y="0"/>
                          <a:chExt cx="4501321" cy="1928443"/>
                        </a:xfrm>
                      </wpg:grpSpPr>
                      <pic:pic xmlns:pic="http://schemas.openxmlformats.org/drawingml/2006/picture">
                        <pic:nvPicPr>
                          <pic:cNvPr id="4" name="Picture 4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2398206" y="90985"/>
                            <a:ext cx="2103115" cy="183745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185994"/>
                            <a:ext cx="2116595" cy="174244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" name="Text Box 6"/>
                        <wps:cNvSpPr txBox="1"/>
                        <wps:spPr>
                          <a:xfrm>
                            <a:off x="2326261" y="1"/>
                            <a:ext cx="36957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BFAD875" w14:textId="77777777" w:rsidR="00253654" w:rsidRDefault="00253654" w:rsidP="00253654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0" y="0"/>
                            <a:ext cx="36957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14EC0CB" w14:textId="77777777" w:rsidR="00253654" w:rsidRDefault="00253654" w:rsidP="00253654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FCDE741" id="Group 1" o:spid="_x0000_s1026" style="width:354.45pt;height:151.85pt;mso-position-horizontal-relative:char;mso-position-vertical-relative:line" coordsize="4501321,1928443" o:gfxdata="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7" type="#_x0000_t75" style="position:absolute;left:2398206;top:90985;width:2103115;height:1837458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M/&#10;lUnBAAAA2gAAAA8AAABkcnMvZG93bnJldi54bWxEj0GLwjAUhO8L/ofwhL0smioipRpFRWFPLlbB&#10;67N5tsXmpSRRu/9+syB4HGbmG2a+7EwjHuR8bVnBaJiAIC6srrlUcDruBikIH5A1NpZJwS95WC56&#10;H3PMtH3ygR55KEWEsM9QQRVCm0npi4oM+qFtiaN3tc5giNKVUjt8Rrhp5DhJptJgzXGhwpY2FRW3&#10;/G4UaFr/mMP2fNlP9ZXTL1eXo1Wu1Ge/W81ABOrCO/xqf2sFE/i/Em+AXPw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AM/lUnBAAAA2gAAAA8AAAAAAAAAAAAAAAAAnAIAAGRy&#10;cy9kb3ducmV2LnhtbFBLBQYAAAAABAAEAPcAAACKAwAAAAA=&#10;">
                  <v:imagedata r:id="rId11" o:title=""/>
                  <v:path arrowok="t"/>
                </v:shape>
                <v:shape id="Picture 5" o:spid="_x0000_s1028" type="#_x0000_t75" style="position:absolute;top:185994;width:2116595;height:1742449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Nkm&#10;BKfDAAAA2gAAAA8AAABkcnMvZG93bnJldi54bWxEj09rwkAUxO8Fv8PyBG91o9Ii0VVUKI30UPwD&#10;Xh/Zl2xM9m3Irhq/fbdQ6HGYmd8wy3VvG3GnzleOFUzGCQji3OmKSwXn08frHIQPyBobx6TgSR7W&#10;q8HLElPtHnyg+zGUIkLYp6jAhNCmUvrckEU/di1x9ArXWQxRdqXUHT4i3DZymiTv0mLFccFgSztD&#10;eX28WQX151Zep4U2+/P35au+FZm/zDKlRsN+swARqA//4b92phW8we+VeAPk6gc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2SYEp8MAAADaAAAADwAAAAAAAAAAAAAAAACcAgAA&#10;ZHJzL2Rvd25yZXYueG1sUEsFBgAAAAAEAAQA9wAAAIwDAAAAAA==&#10;">
                  <v:imagedata r:id="rId12" o:title="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6" o:spid="_x0000_s1029" type="#_x0000_t202" style="position:absolute;left:2326261;top:1;width:369570;height:2959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7lbX4wQAA&#10;ANoAAAAPAAAAZHJzL2Rvd25yZXYueG1sRI9Ba8JAFITvQv/D8oTedGOhIqlrCLYFD16q6f2Rfc2G&#10;Zt+G7KuJ/94VhB6HmfmG2RaT79SFhtgGNrBaZqCI62BbbgxU58/FBlQUZItdYDJwpQjF7mm2xdyG&#10;kb/ocpJGJQjHHA04kT7XOtaOPMZl6ImT9xMGj5Lk0Gg74JjgvtMvWbbWHltOCw572juqf09/3oCI&#10;LVfX6sPHw/d0fB9dVr9iZczzfCrfQAlN8h9+tA/WwBruV9IN0Lsb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e5W1+MEAAADaAAAADwAAAAAAAAAAAAAAAACXAgAAZHJzL2Rvd25y&#10;ZXYueG1sUEsFBgAAAAAEAAQA9QAAAIUDAAAAAA==&#10;" filled="f" stroked="f">
                  <v:textbox style="mso-fit-shape-to-text:t">
                    <w:txbxContent>
                      <w:p w14:paraId="2BFAD875" w14:textId="77777777" w:rsidR="00253654" w:rsidRDefault="00253654" w:rsidP="00253654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  <v:shape id="Text Box 7" o:spid="_x0000_s1030" type="#_x0000_t202" style="position:absolute;width:369570;height:2959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2RBjwQAA&#10;ANoAAAAPAAAAZHJzL2Rvd25yZXYueG1sRI9Pa8JAFMTvBb/D8gRvdWPBtkRXEf+Ah15q4/2RfWaD&#10;2bch+2rit3eFQo/DzPyGWa4H36gbdbEObGA2zUARl8HWXBkofg6vn6CiIFtsApOBO0VYr0YvS8xt&#10;6PmbbiepVIJwzNGAE2lzrWPpyGOchpY4eZfQeZQku0rbDvsE941+y7J37bHmtOCwpa2j8nr69QZE&#10;7GZ2L/Y+Hs/D1653WTnHwpjJeNgsQAkN8h/+ax+tgQ94Xkk3QK8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NkQY8EAAADaAAAADwAAAAAAAAAAAAAAAACXAgAAZHJzL2Rvd25y&#10;ZXYueG1sUEsFBgAAAAAEAAQA9QAAAIUDAAAAAA==&#10;" filled="f" stroked="f">
                  <v:textbox style="mso-fit-shape-to-text:t">
                    <w:txbxContent>
                      <w:p w14:paraId="514EC0CB" w14:textId="77777777" w:rsidR="00253654" w:rsidRDefault="00253654" w:rsidP="00253654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6461BD0" w14:textId="0BC40657" w:rsidR="00253654" w:rsidRPr="000B3820" w:rsidRDefault="00253654" w:rsidP="00AF3AD5">
      <w:pPr>
        <w:pStyle w:val="p1"/>
        <w:rPr>
          <w:rFonts w:ascii="Arial" w:hAnsi="Arial" w:cs="Arial"/>
          <w:color w:val="000000" w:themeColor="text1"/>
          <w:sz w:val="24"/>
          <w:szCs w:val="24"/>
        </w:rPr>
      </w:pPr>
    </w:p>
    <w:p w14:paraId="3BE95C5E" w14:textId="77777777" w:rsidR="000C4D09" w:rsidRDefault="000C4D09" w:rsidP="00AF3AD5">
      <w:pPr>
        <w:tabs>
          <w:tab w:val="left" w:pos="2893"/>
        </w:tabs>
        <w:rPr>
          <w:rFonts w:ascii="Arial" w:hAnsi="Arial" w:cs="Arial"/>
          <w:color w:val="000000" w:themeColor="text1"/>
        </w:rPr>
      </w:pPr>
    </w:p>
    <w:p w14:paraId="6A8F4B19" w14:textId="77777777" w:rsidR="000C4D09" w:rsidRPr="000B3820" w:rsidRDefault="000C4D09" w:rsidP="00AF3AD5">
      <w:pPr>
        <w:tabs>
          <w:tab w:val="left" w:pos="2893"/>
        </w:tabs>
        <w:rPr>
          <w:rFonts w:ascii="Arial" w:hAnsi="Arial" w:cs="Arial"/>
          <w:color w:val="000000" w:themeColor="text1"/>
        </w:rPr>
      </w:pPr>
    </w:p>
    <w:p w14:paraId="04967488" w14:textId="77777777" w:rsidR="000C4D09" w:rsidRPr="001637BC" w:rsidRDefault="000C4D09" w:rsidP="000C4D09">
      <w:pPr>
        <w:pStyle w:val="EndNoteBibliography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1637BC">
        <w:rPr>
          <w:rFonts w:ascii="Arial" w:hAnsi="Arial" w:cs="Arial"/>
          <w:color w:val="000000" w:themeColor="text1"/>
          <w:sz w:val="22"/>
          <w:szCs w:val="22"/>
        </w:rPr>
        <w:instrText xml:space="preserve"> ADDIN EN.REFLIST </w:instrText>
      </w:r>
      <w:r w:rsidRPr="001637BC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>1.</w:t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ab/>
        <w:t>van der Walt I, Bo K, Hanekom S, Rienhardt G. Ethnic differences in pelvic floor muscle strength and endurance in South African women. International Urogynecology Journal. 2014;25(6):799-805.</w:t>
      </w:r>
    </w:p>
    <w:p w14:paraId="45F09E57" w14:textId="77777777" w:rsidR="000C4D09" w:rsidRPr="001637BC" w:rsidRDefault="000C4D09" w:rsidP="000C4D09">
      <w:pPr>
        <w:pStyle w:val="EndNoteBibliography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>2.</w:t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ab/>
        <w:t>Park K, Goldstein I, Andry C, Siroky MB, Krane RJ, Azadzoi KM. Vasculogenic female sexual dysfunction: The hemodynamic basis for vaginal engorgement insufficiency and clitoral erectile insufficiency. International Journal of Impotence Research. 1997;9(1):27-37.</w:t>
      </w:r>
    </w:p>
    <w:p w14:paraId="7FCD627F" w14:textId="77777777" w:rsidR="000C4D09" w:rsidRPr="001637BC" w:rsidRDefault="000C4D09" w:rsidP="000C4D09">
      <w:pPr>
        <w:pStyle w:val="EndNoteBibliography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>3.</w:t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ab/>
        <w:t>Nagabukuro H, Berkley KJ. Influence of endometriosis on visceromotor and cardiovascular responses induced by vaginal distention in the rat. Pain. 2007;132:S96-S103.</w:t>
      </w:r>
    </w:p>
    <w:p w14:paraId="7005768B" w14:textId="77777777" w:rsidR="000C4D09" w:rsidRPr="001637BC" w:rsidRDefault="000C4D09" w:rsidP="000C4D09">
      <w:pPr>
        <w:pStyle w:val="EndNoteBibliography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>4.</w:t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ab/>
        <w:t>Cason AM, Samuelsen CL, Berkley KJ. Estrous changes in vaginal nociception in a rat model of endometriosis. Hormones and Behavior. 2003;44(2):123-31.</w:t>
      </w:r>
    </w:p>
    <w:p w14:paraId="7EE1B658" w14:textId="77777777" w:rsidR="000C4D09" w:rsidRPr="001637BC" w:rsidRDefault="000C4D09" w:rsidP="000C4D09">
      <w:pPr>
        <w:pStyle w:val="EndNoteBibliography"/>
        <w:rPr>
          <w:rFonts w:ascii="Arial" w:hAnsi="Arial" w:cs="Arial"/>
          <w:noProof/>
          <w:color w:val="000000" w:themeColor="text1"/>
          <w:sz w:val="22"/>
          <w:szCs w:val="22"/>
        </w:rPr>
      </w:pP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>5.</w:t>
      </w:r>
      <w:r w:rsidRPr="001637BC">
        <w:rPr>
          <w:rFonts w:ascii="Arial" w:hAnsi="Arial" w:cs="Arial"/>
          <w:noProof/>
          <w:color w:val="000000" w:themeColor="text1"/>
          <w:sz w:val="22"/>
          <w:szCs w:val="22"/>
        </w:rPr>
        <w:tab/>
        <w:t>Walter J, Wheeler J, Wang X, Wurster R. A Balloon-Tipped Catheter for Measuring Urethral Pressures. The Journal of Spinal Cord Medicine. 2009;32(5):578-82.</w:t>
      </w:r>
    </w:p>
    <w:p w14:paraId="2ACFB8F5" w14:textId="1CA19BC6" w:rsidR="002F0951" w:rsidRPr="00AF3AD5" w:rsidRDefault="000C4D09" w:rsidP="00AF3AD5">
      <w:pPr>
        <w:tabs>
          <w:tab w:val="left" w:pos="2893"/>
        </w:tabs>
        <w:rPr>
          <w:rFonts w:ascii="Arial" w:hAnsi="Arial" w:cs="Arial"/>
        </w:rPr>
      </w:pPr>
      <w:r w:rsidRPr="001637BC">
        <w:rPr>
          <w:rFonts w:ascii="Arial" w:hAnsi="Arial" w:cs="Arial"/>
          <w:color w:val="000000" w:themeColor="text1"/>
          <w:sz w:val="22"/>
          <w:szCs w:val="22"/>
        </w:rPr>
        <w:fldChar w:fldCharType="end"/>
      </w:r>
    </w:p>
    <w:sectPr w:rsidR="002F0951" w:rsidRPr="00AF3AD5" w:rsidSect="00D215EB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B58E156" w16cid:durableId="1FAB7277"/>
  <w16cid:commentId w16cid:paraId="7A225365" w16cid:durableId="1FAB72AD"/>
  <w16cid:commentId w16cid:paraId="3159A991" w16cid:durableId="1FAB72EF"/>
  <w16cid:commentId w16cid:paraId="19B1B90D" w16cid:durableId="1FAB72FE"/>
  <w16cid:commentId w16cid:paraId="56051E51" w16cid:durableId="1FAB7396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2D69E4" w14:textId="77777777" w:rsidR="00051FF8" w:rsidRDefault="00051FF8" w:rsidP="007709CC">
      <w:r>
        <w:separator/>
      </w:r>
    </w:p>
  </w:endnote>
  <w:endnote w:type="continuationSeparator" w:id="0">
    <w:p w14:paraId="35E5CEFA" w14:textId="77777777" w:rsidR="00051FF8" w:rsidRDefault="00051FF8" w:rsidP="007709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829428F" w14:textId="77777777" w:rsidR="00051FF8" w:rsidRDefault="00051FF8" w:rsidP="007709CC">
      <w:r>
        <w:separator/>
      </w:r>
    </w:p>
  </w:footnote>
  <w:footnote w:type="continuationSeparator" w:id="0">
    <w:p w14:paraId="376A8986" w14:textId="77777777" w:rsidR="00051FF8" w:rsidRDefault="00051FF8" w:rsidP="007709C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282AC7" w14:textId="05DDDCB5" w:rsidR="00AC70C8" w:rsidRPr="00AC70C8" w:rsidRDefault="00AC70C8">
    <w:pPr>
      <w:pStyle w:val="Header"/>
      <w:rPr>
        <w:rFonts w:ascii="Arial" w:hAnsi="Arial" w:cs="Arial"/>
      </w:rPr>
    </w:pPr>
    <w:r w:rsidRPr="00D70FA5">
      <w:rPr>
        <w:rFonts w:ascii="Arial" w:hAnsi="Arial" w:cs="Arial"/>
      </w:rPr>
      <w:ptab w:relativeTo="margin" w:alignment="right" w:leader="none"/>
    </w:r>
    <w:r w:rsidRPr="00D70FA5">
      <w:rPr>
        <w:rFonts w:ascii="Arial" w:hAnsi="Arial" w:cs="Arial"/>
      </w:rPr>
      <w:t>Interface Focus – The Royal Society Publishing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72673D3"/>
    <w:multiLevelType w:val="hybridMultilevel"/>
    <w:tmpl w:val="ECBA3028"/>
    <w:lvl w:ilvl="0" w:tplc="B3A2DA1C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9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709CC"/>
    <w:rsid w:val="0000012C"/>
    <w:rsid w:val="00004695"/>
    <w:rsid w:val="0001618E"/>
    <w:rsid w:val="00021CCF"/>
    <w:rsid w:val="00022206"/>
    <w:rsid w:val="00031B7F"/>
    <w:rsid w:val="00033529"/>
    <w:rsid w:val="00042578"/>
    <w:rsid w:val="000438EB"/>
    <w:rsid w:val="0004599C"/>
    <w:rsid w:val="00051FF8"/>
    <w:rsid w:val="00054D68"/>
    <w:rsid w:val="00055C80"/>
    <w:rsid w:val="00060192"/>
    <w:rsid w:val="00067FED"/>
    <w:rsid w:val="0007132A"/>
    <w:rsid w:val="000721C1"/>
    <w:rsid w:val="000735DB"/>
    <w:rsid w:val="000812C8"/>
    <w:rsid w:val="00092CEB"/>
    <w:rsid w:val="000B0EFA"/>
    <w:rsid w:val="000B3820"/>
    <w:rsid w:val="000C4D09"/>
    <w:rsid w:val="000D37C8"/>
    <w:rsid w:val="000E3BA9"/>
    <w:rsid w:val="000E46C8"/>
    <w:rsid w:val="000E51C8"/>
    <w:rsid w:val="000F3EF3"/>
    <w:rsid w:val="001068CF"/>
    <w:rsid w:val="00112C12"/>
    <w:rsid w:val="001261D7"/>
    <w:rsid w:val="001314E5"/>
    <w:rsid w:val="001466D3"/>
    <w:rsid w:val="0014776C"/>
    <w:rsid w:val="00147F00"/>
    <w:rsid w:val="00160536"/>
    <w:rsid w:val="001636F3"/>
    <w:rsid w:val="001637BC"/>
    <w:rsid w:val="00176190"/>
    <w:rsid w:val="00190B3F"/>
    <w:rsid w:val="001A7F74"/>
    <w:rsid w:val="001B120C"/>
    <w:rsid w:val="001B4CB2"/>
    <w:rsid w:val="001D3C12"/>
    <w:rsid w:val="001D3CAC"/>
    <w:rsid w:val="001D482B"/>
    <w:rsid w:val="001E6FE7"/>
    <w:rsid w:val="001F3E7A"/>
    <w:rsid w:val="002038A2"/>
    <w:rsid w:val="00203A19"/>
    <w:rsid w:val="002043EF"/>
    <w:rsid w:val="0021211B"/>
    <w:rsid w:val="00221581"/>
    <w:rsid w:val="002252AE"/>
    <w:rsid w:val="002303F4"/>
    <w:rsid w:val="00240A89"/>
    <w:rsid w:val="00245763"/>
    <w:rsid w:val="00247DD7"/>
    <w:rsid w:val="00253654"/>
    <w:rsid w:val="002565F8"/>
    <w:rsid w:val="00264EDF"/>
    <w:rsid w:val="00266492"/>
    <w:rsid w:val="002761EC"/>
    <w:rsid w:val="0028190C"/>
    <w:rsid w:val="00282E2A"/>
    <w:rsid w:val="0028303E"/>
    <w:rsid w:val="00290429"/>
    <w:rsid w:val="00290556"/>
    <w:rsid w:val="002931CC"/>
    <w:rsid w:val="0029459D"/>
    <w:rsid w:val="00294D28"/>
    <w:rsid w:val="00295111"/>
    <w:rsid w:val="002A4276"/>
    <w:rsid w:val="002C344D"/>
    <w:rsid w:val="002C6B94"/>
    <w:rsid w:val="002D06B9"/>
    <w:rsid w:val="002D1557"/>
    <w:rsid w:val="002F0951"/>
    <w:rsid w:val="002F2C13"/>
    <w:rsid w:val="0030075F"/>
    <w:rsid w:val="003068AC"/>
    <w:rsid w:val="00311387"/>
    <w:rsid w:val="00311521"/>
    <w:rsid w:val="00313D48"/>
    <w:rsid w:val="0031519E"/>
    <w:rsid w:val="00316878"/>
    <w:rsid w:val="003452A5"/>
    <w:rsid w:val="003457AC"/>
    <w:rsid w:val="00357A17"/>
    <w:rsid w:val="00376901"/>
    <w:rsid w:val="00377FD8"/>
    <w:rsid w:val="003838C6"/>
    <w:rsid w:val="0038474D"/>
    <w:rsid w:val="00393E4F"/>
    <w:rsid w:val="003B728D"/>
    <w:rsid w:val="003C4BFF"/>
    <w:rsid w:val="003C6D26"/>
    <w:rsid w:val="003D6D63"/>
    <w:rsid w:val="003E1CBF"/>
    <w:rsid w:val="003E4B53"/>
    <w:rsid w:val="003F6882"/>
    <w:rsid w:val="004002D0"/>
    <w:rsid w:val="00400DD5"/>
    <w:rsid w:val="0040195C"/>
    <w:rsid w:val="00401A77"/>
    <w:rsid w:val="00407193"/>
    <w:rsid w:val="004123FF"/>
    <w:rsid w:val="00427395"/>
    <w:rsid w:val="0045300B"/>
    <w:rsid w:val="00454938"/>
    <w:rsid w:val="00455313"/>
    <w:rsid w:val="004563AB"/>
    <w:rsid w:val="004759D9"/>
    <w:rsid w:val="00475FB3"/>
    <w:rsid w:val="004810CD"/>
    <w:rsid w:val="00485589"/>
    <w:rsid w:val="00492016"/>
    <w:rsid w:val="004926D3"/>
    <w:rsid w:val="004B0101"/>
    <w:rsid w:val="004C2AB2"/>
    <w:rsid w:val="004C7ABC"/>
    <w:rsid w:val="004D5614"/>
    <w:rsid w:val="004E1DD5"/>
    <w:rsid w:val="004E65AF"/>
    <w:rsid w:val="004F453E"/>
    <w:rsid w:val="0050201D"/>
    <w:rsid w:val="005145C3"/>
    <w:rsid w:val="005147CD"/>
    <w:rsid w:val="00521A71"/>
    <w:rsid w:val="00531F83"/>
    <w:rsid w:val="00536B39"/>
    <w:rsid w:val="005536D5"/>
    <w:rsid w:val="005628DE"/>
    <w:rsid w:val="00566C8B"/>
    <w:rsid w:val="00567A48"/>
    <w:rsid w:val="0057075D"/>
    <w:rsid w:val="00571625"/>
    <w:rsid w:val="00574F79"/>
    <w:rsid w:val="00576CFE"/>
    <w:rsid w:val="00587762"/>
    <w:rsid w:val="005879AE"/>
    <w:rsid w:val="00590922"/>
    <w:rsid w:val="00593B8A"/>
    <w:rsid w:val="005A0650"/>
    <w:rsid w:val="005A0D43"/>
    <w:rsid w:val="005A0EA5"/>
    <w:rsid w:val="005A4560"/>
    <w:rsid w:val="005A545D"/>
    <w:rsid w:val="005B469E"/>
    <w:rsid w:val="005C0560"/>
    <w:rsid w:val="005C3EC3"/>
    <w:rsid w:val="005C420B"/>
    <w:rsid w:val="005D111E"/>
    <w:rsid w:val="005D51E6"/>
    <w:rsid w:val="005F2045"/>
    <w:rsid w:val="005F60A1"/>
    <w:rsid w:val="00613ED2"/>
    <w:rsid w:val="0061447A"/>
    <w:rsid w:val="00627305"/>
    <w:rsid w:val="0063233E"/>
    <w:rsid w:val="00633473"/>
    <w:rsid w:val="00640CA1"/>
    <w:rsid w:val="00644299"/>
    <w:rsid w:val="006465F5"/>
    <w:rsid w:val="00670214"/>
    <w:rsid w:val="00674E0B"/>
    <w:rsid w:val="0067785D"/>
    <w:rsid w:val="0068308D"/>
    <w:rsid w:val="006878E9"/>
    <w:rsid w:val="006908FC"/>
    <w:rsid w:val="00692564"/>
    <w:rsid w:val="006A0E9D"/>
    <w:rsid w:val="006A1053"/>
    <w:rsid w:val="006A2316"/>
    <w:rsid w:val="006A33A3"/>
    <w:rsid w:val="006A71E8"/>
    <w:rsid w:val="006B538C"/>
    <w:rsid w:val="006C054F"/>
    <w:rsid w:val="006C087F"/>
    <w:rsid w:val="006C195C"/>
    <w:rsid w:val="006E58F2"/>
    <w:rsid w:val="006F0446"/>
    <w:rsid w:val="006F0485"/>
    <w:rsid w:val="006F648B"/>
    <w:rsid w:val="00710EEC"/>
    <w:rsid w:val="00714795"/>
    <w:rsid w:val="0072065A"/>
    <w:rsid w:val="007210A1"/>
    <w:rsid w:val="00735133"/>
    <w:rsid w:val="00745197"/>
    <w:rsid w:val="007638D4"/>
    <w:rsid w:val="007709CC"/>
    <w:rsid w:val="00773A7C"/>
    <w:rsid w:val="007930FC"/>
    <w:rsid w:val="0079327F"/>
    <w:rsid w:val="007936A6"/>
    <w:rsid w:val="00793B73"/>
    <w:rsid w:val="007A1217"/>
    <w:rsid w:val="007D37E8"/>
    <w:rsid w:val="007D4B59"/>
    <w:rsid w:val="00801CD0"/>
    <w:rsid w:val="00804DCC"/>
    <w:rsid w:val="008129E7"/>
    <w:rsid w:val="008234C2"/>
    <w:rsid w:val="008253D9"/>
    <w:rsid w:val="00826B59"/>
    <w:rsid w:val="00832714"/>
    <w:rsid w:val="00833E8D"/>
    <w:rsid w:val="0083708D"/>
    <w:rsid w:val="008400A8"/>
    <w:rsid w:val="00841EBC"/>
    <w:rsid w:val="00844459"/>
    <w:rsid w:val="00851EF6"/>
    <w:rsid w:val="00852055"/>
    <w:rsid w:val="00870780"/>
    <w:rsid w:val="00877C4C"/>
    <w:rsid w:val="00882C18"/>
    <w:rsid w:val="00885B9E"/>
    <w:rsid w:val="00891D35"/>
    <w:rsid w:val="008A0013"/>
    <w:rsid w:val="008A733F"/>
    <w:rsid w:val="008C24C6"/>
    <w:rsid w:val="008D0E0C"/>
    <w:rsid w:val="008D2CD0"/>
    <w:rsid w:val="008D544B"/>
    <w:rsid w:val="008F0562"/>
    <w:rsid w:val="008F6C6A"/>
    <w:rsid w:val="009026BE"/>
    <w:rsid w:val="00912C46"/>
    <w:rsid w:val="009156A0"/>
    <w:rsid w:val="00921E80"/>
    <w:rsid w:val="0092733A"/>
    <w:rsid w:val="00937805"/>
    <w:rsid w:val="00944014"/>
    <w:rsid w:val="00944C0E"/>
    <w:rsid w:val="0094652F"/>
    <w:rsid w:val="00950522"/>
    <w:rsid w:val="0095371A"/>
    <w:rsid w:val="009728B5"/>
    <w:rsid w:val="00976C06"/>
    <w:rsid w:val="00981553"/>
    <w:rsid w:val="009903F2"/>
    <w:rsid w:val="00991F5D"/>
    <w:rsid w:val="009939E8"/>
    <w:rsid w:val="00995D2B"/>
    <w:rsid w:val="009A320B"/>
    <w:rsid w:val="009B30C8"/>
    <w:rsid w:val="009E1A95"/>
    <w:rsid w:val="009E4E68"/>
    <w:rsid w:val="009E5767"/>
    <w:rsid w:val="009F4154"/>
    <w:rsid w:val="009F651A"/>
    <w:rsid w:val="00A04991"/>
    <w:rsid w:val="00A123EA"/>
    <w:rsid w:val="00A1368F"/>
    <w:rsid w:val="00A22AB6"/>
    <w:rsid w:val="00A26E01"/>
    <w:rsid w:val="00A52CBE"/>
    <w:rsid w:val="00A608A1"/>
    <w:rsid w:val="00A621AD"/>
    <w:rsid w:val="00A725C1"/>
    <w:rsid w:val="00A749B7"/>
    <w:rsid w:val="00A7715E"/>
    <w:rsid w:val="00A77A4E"/>
    <w:rsid w:val="00A84310"/>
    <w:rsid w:val="00A90D09"/>
    <w:rsid w:val="00A96A39"/>
    <w:rsid w:val="00AB3E38"/>
    <w:rsid w:val="00AC70C8"/>
    <w:rsid w:val="00AD007B"/>
    <w:rsid w:val="00AD6130"/>
    <w:rsid w:val="00AE42F0"/>
    <w:rsid w:val="00AF0DEC"/>
    <w:rsid w:val="00AF3AD5"/>
    <w:rsid w:val="00B070B1"/>
    <w:rsid w:val="00B10199"/>
    <w:rsid w:val="00B132C6"/>
    <w:rsid w:val="00B37675"/>
    <w:rsid w:val="00B37DE7"/>
    <w:rsid w:val="00B42D9B"/>
    <w:rsid w:val="00B47F18"/>
    <w:rsid w:val="00B50381"/>
    <w:rsid w:val="00B511A9"/>
    <w:rsid w:val="00B518DF"/>
    <w:rsid w:val="00B65E9A"/>
    <w:rsid w:val="00B7147D"/>
    <w:rsid w:val="00B737F8"/>
    <w:rsid w:val="00B81616"/>
    <w:rsid w:val="00B84410"/>
    <w:rsid w:val="00B90221"/>
    <w:rsid w:val="00B9253E"/>
    <w:rsid w:val="00B93233"/>
    <w:rsid w:val="00BA4ACD"/>
    <w:rsid w:val="00BA65B7"/>
    <w:rsid w:val="00BC0F5D"/>
    <w:rsid w:val="00BC68AA"/>
    <w:rsid w:val="00BC7AB8"/>
    <w:rsid w:val="00BD204D"/>
    <w:rsid w:val="00BD3FE7"/>
    <w:rsid w:val="00BF65AD"/>
    <w:rsid w:val="00BF7F0F"/>
    <w:rsid w:val="00C03D2B"/>
    <w:rsid w:val="00C1529D"/>
    <w:rsid w:val="00C20C97"/>
    <w:rsid w:val="00C21039"/>
    <w:rsid w:val="00C354D3"/>
    <w:rsid w:val="00C372CA"/>
    <w:rsid w:val="00C40C20"/>
    <w:rsid w:val="00C54734"/>
    <w:rsid w:val="00C71EE9"/>
    <w:rsid w:val="00C82C49"/>
    <w:rsid w:val="00C85975"/>
    <w:rsid w:val="00C94F67"/>
    <w:rsid w:val="00CA2927"/>
    <w:rsid w:val="00CA7B2E"/>
    <w:rsid w:val="00CB1FEE"/>
    <w:rsid w:val="00CB5335"/>
    <w:rsid w:val="00CC008D"/>
    <w:rsid w:val="00CE1D90"/>
    <w:rsid w:val="00CF3B35"/>
    <w:rsid w:val="00CF3C07"/>
    <w:rsid w:val="00D0151E"/>
    <w:rsid w:val="00D17D18"/>
    <w:rsid w:val="00D215EB"/>
    <w:rsid w:val="00D31A34"/>
    <w:rsid w:val="00D346AB"/>
    <w:rsid w:val="00D34AF5"/>
    <w:rsid w:val="00D430A9"/>
    <w:rsid w:val="00D56774"/>
    <w:rsid w:val="00D81AAC"/>
    <w:rsid w:val="00D8695E"/>
    <w:rsid w:val="00D97934"/>
    <w:rsid w:val="00DA0CDC"/>
    <w:rsid w:val="00DA55DB"/>
    <w:rsid w:val="00DA7EEE"/>
    <w:rsid w:val="00DB2E2B"/>
    <w:rsid w:val="00DC2CDB"/>
    <w:rsid w:val="00DE12CB"/>
    <w:rsid w:val="00DE5208"/>
    <w:rsid w:val="00E1751E"/>
    <w:rsid w:val="00E24855"/>
    <w:rsid w:val="00E306CC"/>
    <w:rsid w:val="00E31FC1"/>
    <w:rsid w:val="00E4024E"/>
    <w:rsid w:val="00E4104E"/>
    <w:rsid w:val="00E41415"/>
    <w:rsid w:val="00E41CA5"/>
    <w:rsid w:val="00E478ED"/>
    <w:rsid w:val="00E51DFE"/>
    <w:rsid w:val="00E5502F"/>
    <w:rsid w:val="00E67155"/>
    <w:rsid w:val="00E94E66"/>
    <w:rsid w:val="00EA078B"/>
    <w:rsid w:val="00EB342F"/>
    <w:rsid w:val="00EC47BB"/>
    <w:rsid w:val="00ED6660"/>
    <w:rsid w:val="00EE60D1"/>
    <w:rsid w:val="00EE613E"/>
    <w:rsid w:val="00F03838"/>
    <w:rsid w:val="00F15AB5"/>
    <w:rsid w:val="00F23FE8"/>
    <w:rsid w:val="00F2653E"/>
    <w:rsid w:val="00F3757A"/>
    <w:rsid w:val="00F40894"/>
    <w:rsid w:val="00F54566"/>
    <w:rsid w:val="00F67DD7"/>
    <w:rsid w:val="00F7246F"/>
    <w:rsid w:val="00F76B32"/>
    <w:rsid w:val="00F86936"/>
    <w:rsid w:val="00F947A2"/>
    <w:rsid w:val="00FA506D"/>
    <w:rsid w:val="00FA7ED2"/>
    <w:rsid w:val="00FB4388"/>
    <w:rsid w:val="00FB626F"/>
    <w:rsid w:val="00FB77CC"/>
    <w:rsid w:val="00FD0F7D"/>
    <w:rsid w:val="00FF4E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4AD4B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709C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709CC"/>
  </w:style>
  <w:style w:type="paragraph" w:styleId="Footer">
    <w:name w:val="footer"/>
    <w:basedOn w:val="Normal"/>
    <w:link w:val="FooterChar"/>
    <w:uiPriority w:val="99"/>
    <w:unhideWhenUsed/>
    <w:rsid w:val="007709C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709CC"/>
  </w:style>
  <w:style w:type="paragraph" w:styleId="ListParagraph">
    <w:name w:val="List Paragraph"/>
    <w:basedOn w:val="Normal"/>
    <w:uiPriority w:val="34"/>
    <w:qFormat/>
    <w:rsid w:val="006A0E9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537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371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371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37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371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37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371A"/>
    <w:rPr>
      <w:rFonts w:ascii="Segoe UI" w:hAnsi="Segoe UI" w:cs="Segoe UI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A078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A078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rsid w:val="002D06B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D06B9"/>
    <w:rPr>
      <w:rFonts w:ascii="Calibri" w:hAnsi="Calibri"/>
    </w:rPr>
  </w:style>
  <w:style w:type="paragraph" w:styleId="NormalWeb">
    <w:name w:val="Normal (Web)"/>
    <w:basedOn w:val="Normal"/>
    <w:uiPriority w:val="99"/>
    <w:semiHidden/>
    <w:unhideWhenUsed/>
    <w:rsid w:val="006B538C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customStyle="1" w:styleId="p1">
    <w:name w:val="p1"/>
    <w:basedOn w:val="Normal"/>
    <w:rsid w:val="00AF3AD5"/>
    <w:rPr>
      <w:rFonts w:ascii="Helvetica" w:hAnsi="Helvetica" w:cs="Times New Roman"/>
      <w:sz w:val="18"/>
      <w:szCs w:val="18"/>
    </w:rPr>
  </w:style>
  <w:style w:type="character" w:customStyle="1" w:styleId="contentline-241">
    <w:name w:val="contentline-241"/>
    <w:basedOn w:val="DefaultParagraphFont"/>
    <w:rsid w:val="006144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475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emf"/><Relationship Id="rId12" Type="http://schemas.openxmlformats.org/officeDocument/2006/relationships/image" Target="media/image5.emf"/><Relationship Id="rId13" Type="http://schemas.openxmlformats.org/officeDocument/2006/relationships/header" Target="head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tiff"/><Relationship Id="rId9" Type="http://schemas.openxmlformats.org/officeDocument/2006/relationships/image" Target="media/image2.emf"/><Relationship Id="rId58" Type="http://schemas.microsoft.com/office/2016/09/relationships/commentsIds" Target="commentsIds.xml"/><Relationship Id="rId10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EC8E71A-3588-434F-AE21-0BC2E732BA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962</Words>
  <Characters>5488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k, Gabrielle L</dc:creator>
  <cp:keywords/>
  <dc:description/>
  <cp:lastModifiedBy>Clark, Gabrielle L</cp:lastModifiedBy>
  <cp:revision>7</cp:revision>
  <cp:lastPrinted>2019-04-10T22:23:00Z</cp:lastPrinted>
  <dcterms:created xsi:type="dcterms:W3CDTF">2019-04-30T19:55:00Z</dcterms:created>
  <dcterms:modified xsi:type="dcterms:W3CDTF">2019-04-30T20:18:00Z</dcterms:modified>
</cp:coreProperties>
</file>